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w:t>
      </w:r>
      <w:proofErr w:type="spellStart"/>
      <w:r>
        <w:t>Dihpol</w:t>
      </w:r>
      <w:proofErr w:type="spellEnd"/>
      <w:r>
        <w:t xml:space="preserve">, </w:t>
      </w:r>
      <w:r w:rsidR="00E25769">
        <w:t xml:space="preserve">Johanna </w:t>
      </w:r>
      <w:proofErr w:type="spellStart"/>
      <w:r w:rsidR="00E25769">
        <w:t>Gröll</w:t>
      </w:r>
      <w:proofErr w:type="spellEnd"/>
      <w:r w:rsidR="00E25769">
        <w:t xml:space="preserve">, </w:t>
      </w:r>
      <w:r>
        <w:t xml:space="preserve">Laura </w:t>
      </w:r>
      <w:proofErr w:type="spellStart"/>
      <w:r>
        <w:t>Biberle</w:t>
      </w:r>
      <w:proofErr w:type="spellEnd"/>
      <w:r>
        <w:t xml:space="preserv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a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CB1554">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r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CB1554">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CB1554">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CB1554">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184395"/>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184396"/>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184397"/>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184398"/>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184399"/>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184400"/>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184401"/>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1:n“-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184402"/>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184403"/>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184404"/>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082D9A7A"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4" w:name="_Toc54184405"/>
      <w:r>
        <w:lastRenderedPageBreak/>
        <w:t>Projektphasen</w:t>
      </w:r>
      <w:bookmarkEnd w:id="14"/>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5" w:name="_Toc54184406"/>
      <w:r>
        <w:t>Die Organisations- und Programmentwurfsphase</w:t>
      </w:r>
      <w:bookmarkEnd w:id="15"/>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w:t>
      </w:r>
      <w:bookmarkStart w:id="16" w:name="_GoBack"/>
      <w:bookmarkEnd w:id="16"/>
      <w:r>
        <w:t>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184407"/>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184408"/>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184409"/>
      <w:r>
        <w:lastRenderedPageBreak/>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184410"/>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184411"/>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184412"/>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184413"/>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184414"/>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184415"/>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184416"/>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184417"/>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184418"/>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184419"/>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184420"/>
      <w:proofErr w:type="spellStart"/>
      <w:r>
        <w:lastRenderedPageBreak/>
        <w:t>Thymeleaf</w:t>
      </w:r>
      <w:proofErr w:type="spellEnd"/>
      <w:r w:rsidR="001350CC">
        <w:rPr>
          <w:rStyle w:val="Funotenzeichen"/>
        </w:rPr>
        <w:footnoteReference w:id="48"/>
      </w:r>
      <w:bookmarkEnd w:id="31"/>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r>
        <w:t>“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 xml:space="preserve">In unserem Projekt befindet sich die Controller-Klasse in dem Java-Package „com.gruppezwei.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184421"/>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184422"/>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184423"/>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FB25F2"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r>
        <w:t>findAll</w:t>
      </w:r>
      <w:proofErr w:type="spell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r>
        <w:t>findByID</w:t>
      </w:r>
      <w:proofErr w:type="spell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r>
        <w:rPr>
          <w:rFonts w:cstheme="minorHAnsi"/>
        </w:rPr>
        <w:t>application.properties</w:t>
      </w:r>
      <w:proofErr w:type="spell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184424"/>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End w:id="36"/>
      <w:bookmarkEnd w:id="37"/>
      <w:bookmarkEnd w:id="38"/>
      <w:bookmarkEnd w:id="39"/>
      <w:bookmarkEnd w:id="40"/>
      <w:bookmarkEnd w:id="41"/>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6"/>
      <w:bookmarkEnd w:id="42"/>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7"/>
      <w:bookmarkEnd w:id="43"/>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8"/>
      <w:bookmarkEnd w:id="44"/>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9"/>
      <w:bookmarkEnd w:id="45"/>
    </w:p>
    <w:p w14:paraId="75F5139B" w14:textId="4ECE7661" w:rsidR="00613634" w:rsidRDefault="00613634" w:rsidP="00613634">
      <w:pPr>
        <w:pStyle w:val="berschrift2"/>
      </w:pPr>
      <w:bookmarkStart w:id="46" w:name="_Toc54184430"/>
      <w:r>
        <w:t>Auswahl des Datenbankmodells</w:t>
      </w:r>
      <w:bookmarkEnd w:id="46"/>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7" w:name="_Toc54184431"/>
      <w:r>
        <w:rPr>
          <w:rFonts w:ascii="Arial" w:hAnsi="Arial" w:cs="Arial"/>
          <w:b/>
          <w:color w:val="auto"/>
          <w:sz w:val="22"/>
          <w:szCs w:val="22"/>
        </w:rPr>
        <w:lastRenderedPageBreak/>
        <w:t>Hierarchische Datenbank</w:t>
      </w:r>
      <w:bookmarkEnd w:id="47"/>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8" w:name="_Toc54184432"/>
      <w:r w:rsidRPr="00A7432E">
        <w:rPr>
          <w:rFonts w:ascii="Arial" w:hAnsi="Arial" w:cs="Arial"/>
          <w:b/>
          <w:color w:val="auto"/>
          <w:sz w:val="22"/>
          <w:szCs w:val="22"/>
        </w:rPr>
        <w:t>Vernetzte Datenbank</w:t>
      </w:r>
      <w:bookmarkEnd w:id="48"/>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9" w:name="_Toc54184433"/>
      <w:bookmarkStart w:id="50" w:name="_Toc54121922"/>
      <w:bookmarkStart w:id="51" w:name="_Toc54124307"/>
      <w:bookmarkStart w:id="52" w:name="_Toc54183597"/>
      <w:bookmarkStart w:id="53" w:name="_Toc54184118"/>
      <w:r>
        <w:rPr>
          <w:rFonts w:ascii="Arial" w:hAnsi="Arial" w:cs="Arial"/>
          <w:b/>
          <w:color w:val="auto"/>
          <w:sz w:val="22"/>
          <w:szCs w:val="22"/>
        </w:rPr>
        <w:t>Objektorientierte Datenbank</w:t>
      </w:r>
      <w:bookmarkEnd w:id="49"/>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4"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0"/>
      <w:bookmarkEnd w:id="51"/>
      <w:bookmarkEnd w:id="52"/>
      <w:bookmarkEnd w:id="53"/>
      <w:bookmarkEnd w:id="54"/>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55" w:name="_Toc54184435"/>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55"/>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fbau der Datenbank</w:t>
      </w:r>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swahl des Datenbankmanagementsystems</w:t>
      </w:r>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r>
        <w:rPr>
          <w:rFonts w:ascii="Arial" w:hAnsi="Arial" w:cs="Arial"/>
          <w:b/>
          <w:color w:val="auto"/>
          <w:sz w:val="22"/>
          <w:szCs w:val="22"/>
        </w:rPr>
        <w:t>Einbau der Datenbank in das Projekt</w:t>
      </w:r>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6" w:name="_Toc54184436"/>
      <w:r>
        <w:lastRenderedPageBreak/>
        <w:t>Schnittstellen</w:t>
      </w:r>
      <w:r w:rsidR="00EB75A2">
        <w:rPr>
          <w:rStyle w:val="Funotenzeichen"/>
        </w:rPr>
        <w:footnoteReference w:id="57"/>
      </w:r>
      <w:bookmarkEnd w:id="56"/>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r>
        <w:t>das</w:t>
      </w:r>
      <w:proofErr w:type="spell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7" w:name="_Toc54184437"/>
      <w:r>
        <w:lastRenderedPageBreak/>
        <w:t>Beschreibung des Quellcodes</w:t>
      </w:r>
      <w:bookmarkEnd w:id="57"/>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8" w:name="_Toc54184438"/>
      <w:r>
        <w:t>Frontend</w:t>
      </w:r>
      <w:bookmarkEnd w:id="58"/>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9" w:name="_Toc54184439"/>
      <w:r>
        <w:t>Entwicklungsablauf</w:t>
      </w:r>
      <w:bookmarkEnd w:id="59"/>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0" w:name="_Toc54184440"/>
      <w:r>
        <w:t>Beschreibung der technischen Umsetzung</w:t>
      </w:r>
      <w:bookmarkEnd w:id="6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1" w:name="_Toc54184441"/>
      <w:r>
        <w:lastRenderedPageBreak/>
        <w:t>Quellcode der Unterseiten</w:t>
      </w:r>
      <w:bookmarkEnd w:id="61"/>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2" w:name="_Toc54184442"/>
      <w:r>
        <w:t>Backend</w:t>
      </w:r>
      <w:r w:rsidR="005412D4">
        <w:t xml:space="preserve"> / Webanbindung</w:t>
      </w:r>
      <w:bookmarkEnd w:id="62"/>
    </w:p>
    <w:p w14:paraId="4A0CB74C" w14:textId="2E32C594" w:rsidR="005412D4" w:rsidRDefault="005412D4" w:rsidP="005412D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3" w:name="_Toc54184443"/>
      <w:r>
        <w:t>Dateien, Struktur und Übermittlung</w:t>
      </w:r>
      <w:bookmarkEnd w:id="63"/>
    </w:p>
    <w:p w14:paraId="704C55FE" w14:textId="77777777" w:rsidR="005412D4" w:rsidRDefault="005412D4" w:rsidP="005412D4">
      <w:r>
        <w:t xml:space="preserve">Um nun alles für die Darstellung der Software vorzubereiten, haben wir einen Controller-Package namens „com.gruppezwei.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r>
        <w:t>getCiTypeAll</w:t>
      </w:r>
      <w:proofErr w:type="spell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r>
        <w:t>getSucbegriffeAll</w:t>
      </w:r>
      <w:proofErr w:type="spell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Im Return der Methode wird ein String zurückgegeben. Dieser beinhaltet die Adresse des Templates,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4" w:name="_Toc54184444"/>
      <w:r>
        <w:t>Darstellung auf dem Client</w:t>
      </w:r>
      <w:bookmarkEnd w:id="64"/>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r>
        <w:t>th:action</w:t>
      </w:r>
      <w:proofErr w:type="spellEnd"/>
      <w:r>
        <w:t>“ gibt dabei an, an welche Post-Methode die Eingabe gesendet werden soll. „</w:t>
      </w:r>
      <w:proofErr w:type="spellStart"/>
      <w:r>
        <w:t>th:object</w:t>
      </w:r>
      <w:proofErr w:type="spell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noch die Übermittlungsmethode. Dies ist eine Standard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r>
        <w:t>th:field</w:t>
      </w:r>
      <w:proofErr w:type="spell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each</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r>
        <w:t>th:each</w:t>
      </w:r>
      <w:proofErr w:type="spell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r>
        <w:lastRenderedPageBreak/>
        <w:t>Codequalität</w:t>
      </w:r>
    </w:p>
    <w:p w14:paraId="0033B25A" w14:textId="288CCED8" w:rsidR="002F7CD8" w:rsidRDefault="002F7CD8" w:rsidP="002F7CD8">
      <w:r w:rsidRPr="002F7CD8">
        <w:t xml:space="preserve">Mit </w:t>
      </w:r>
      <w:r w:rsidRPr="002F7CD8">
        <w:rPr>
          <w:bCs/>
        </w:rPr>
        <w:t>Codequalität</w:t>
      </w:r>
      <w:r w:rsidRPr="002F7CD8">
        <w:t xml:space="preserve"> wird in der </w:t>
      </w:r>
      <w:hyperlink r:id="rId61" w:tooltip="Programmierung" w:history="1">
        <w:r w:rsidRPr="002F7CD8">
          <w:rPr>
            <w:rStyle w:val="Hyperlink"/>
            <w:color w:val="auto"/>
            <w:u w:val="none"/>
          </w:rPr>
          <w:t>Programmierung</w:t>
        </w:r>
      </w:hyperlink>
      <w:r w:rsidRPr="002F7CD8">
        <w:t xml:space="preserve"> das Maß bezeichnet, mit dem der </w:t>
      </w:r>
      <w:hyperlink r:id="rId62" w:tooltip="Quelltext" w:history="1">
        <w:r w:rsidRPr="002F7CD8">
          <w:rPr>
            <w:rStyle w:val="Hyperlink"/>
            <w:color w:val="auto"/>
            <w:u w:val="none"/>
          </w:rPr>
          <w:t>Quellcode</w:t>
        </w:r>
      </w:hyperlink>
      <w:r w:rsidRPr="002F7CD8">
        <w:t xml:space="preserve"> eines </w:t>
      </w:r>
      <w:hyperlink r:id="rId63"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73E8B6C3" w14:textId="76D56C0E" w:rsidR="00512FDD" w:rsidRPr="002F7CD8" w:rsidRDefault="00512FDD" w:rsidP="002F7CD8">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r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F88FD5F" w14:textId="48CD927D" w:rsidR="008B0346" w:rsidRDefault="008B0346" w:rsidP="008B0346"/>
    <w:p w14:paraId="052A87CE" w14:textId="4BA88D34" w:rsidR="008B0346" w:rsidRDefault="008B0346" w:rsidP="008B0346"/>
    <w:p w14:paraId="0AE93233" w14:textId="1BC0EF11" w:rsidR="008B0346" w:rsidRDefault="008B0346" w:rsidP="008B0346">
      <w:pPr>
        <w:pStyle w:val="berschrift2-numeriert"/>
      </w:pPr>
      <w:r>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w:t>
      </w:r>
      <w:r>
        <w:lastRenderedPageBreak/>
        <w:t xml:space="preserve">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w:t>
      </w:r>
      <w:r>
        <w:lastRenderedPageBreak/>
        <w:t xml:space="preserve">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7777777"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 xml:space="preserve">-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es Projekt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w:t>
      </w:r>
      <w:r>
        <w:lastRenderedPageBreak/>
        <w:t xml:space="preserve">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r>
        <w:t>ist.Durch</w:t>
      </w:r>
      <w:proofErr w:type="spell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5" w:name="_Toc54184446"/>
      <w:r>
        <w:lastRenderedPageBreak/>
        <w:t>Berechtigungsverwaltung</w:t>
      </w:r>
      <w:bookmarkEnd w:id="65"/>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6" w:name="_Toc54184447"/>
      <w:r>
        <w:t>Berechtigungsverwaltung generell</w:t>
      </w:r>
      <w:bookmarkEnd w:id="66"/>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7" w:name="_Toc54184448"/>
      <w:r>
        <w:t>Berechtigungsverwaltung im Programm</w:t>
      </w:r>
      <w:bookmarkEnd w:id="67"/>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8" w:name="_Toc54184449"/>
      <w:r>
        <w:lastRenderedPageBreak/>
        <w:t>Benutzerhandbuch</w:t>
      </w:r>
      <w:bookmarkEnd w:id="68"/>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69" w:name="_Toc54184450"/>
          <w:r w:rsidR="00BE7F09">
            <w:rPr>
              <w:lang w:val="en-US"/>
            </w:rPr>
            <w:t>Literaturverzeichnis</w:t>
          </w:r>
          <w:bookmarkEnd w:id="69"/>
        </w:p>
        <w:p w14:paraId="5D2435B0" w14:textId="77777777" w:rsidR="00BE7F09" w:rsidRDefault="00BE7F09" w:rsidP="00BE7F09">
          <w:pPr>
            <w:pStyle w:val="CitaviBibliographyEntry"/>
            <w:rPr>
              <w:lang w:val="en-US"/>
            </w:rPr>
          </w:pPr>
          <w:bookmarkStart w:id="70" w:name="_CTVL00141a152fdb6a84506bcd917f72da5e3b1"/>
          <w:r w:rsidRPr="00BE7F09">
            <w:rPr>
              <w:b/>
              <w:lang w:val="en-US"/>
            </w:rPr>
            <w:t>Crispin, L./Gregory, J. (2009):</w:t>
          </w:r>
          <w:bookmarkEnd w:id="70"/>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1" w:name="_CTVL001ec72591e593a48e48732f249cc6c5fda"/>
          <w:r w:rsidRPr="00BE7F09">
            <w:rPr>
              <w:b/>
              <w:lang w:val="en-US"/>
            </w:rPr>
            <w:t>Dalton, J. (2019):</w:t>
          </w:r>
          <w:bookmarkEnd w:id="71"/>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2" w:name="_CTVL001a131826ec95c47f7ae2aca82c75312de"/>
          <w:r w:rsidRPr="00BE7F09">
            <w:rPr>
              <w:b/>
            </w:rPr>
            <w:t>Foegen, M./Kaczmarek, C. (2016):</w:t>
          </w:r>
          <w:bookmarkEnd w:id="72"/>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3" w:name="_CTVL00195c7c2aabc18450c87ae2944eaf42aa3"/>
          <w:r w:rsidRPr="00BE7F09">
            <w:rPr>
              <w:b/>
              <w:lang w:val="en-US"/>
            </w:rPr>
            <w:t>Fowler, F. M. (2019):</w:t>
          </w:r>
          <w:bookmarkEnd w:id="73"/>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4" w:name="_CTVL001c99d96327b2d4ec5986a715d930d379f"/>
          <w:r w:rsidRPr="00BE7F09">
            <w:rPr>
              <w:b/>
            </w:rPr>
            <w:t>Goll, J. (2011):</w:t>
          </w:r>
          <w:bookmarkEnd w:id="74"/>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5" w:name="_CTVL001e7d15a2ba07e4d3ba64ccdcdd242587a"/>
          <w:r w:rsidRPr="00BE7F09">
            <w:rPr>
              <w:b/>
              <w:lang w:val="en-US"/>
            </w:rPr>
            <w:t>Hall, M./Brown, L./Chaikin, Y. (2008):</w:t>
          </w:r>
          <w:bookmarkEnd w:id="75"/>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6" w:name="_CTVL001f641851abe3b4b7a934f618ac2790ff0"/>
          <w:r w:rsidRPr="00BE7F09">
            <w:rPr>
              <w:b/>
            </w:rPr>
            <w:t>Kusay-Merkle, U. (2018):</w:t>
          </w:r>
          <w:bookmarkEnd w:id="76"/>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7" w:name="_CTVL0017b998fa97e8641bb91a61bf742691591"/>
          <w:r w:rsidRPr="00BE7F09">
            <w:rPr>
              <w:b/>
            </w:rPr>
            <w:t>Leimeister, J. M. (2020):</w:t>
          </w:r>
          <w:bookmarkEnd w:id="77"/>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8" w:name="_CTVL001b599f8c62cdc49968d9d1f3c4155588a"/>
          <w:r w:rsidRPr="00BE7F09">
            <w:rPr>
              <w:b/>
            </w:rPr>
            <w:t>Linz, T. (2017):</w:t>
          </w:r>
          <w:bookmarkEnd w:id="78"/>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79" w:name="_CTVL001364cfa997ed1425d9b3cbc418fe9a696"/>
          <w:r w:rsidRPr="00BE7F09">
            <w:rPr>
              <w:b/>
              <w:lang w:val="en-US"/>
            </w:rPr>
            <w:t>McKenna, D. (2016):</w:t>
          </w:r>
          <w:bookmarkEnd w:id="79"/>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0" w:name="_CTVL00108ca84fb7de94a3fbacdea771f98dde0"/>
          <w:r w:rsidRPr="00BE7F09">
            <w:rPr>
              <w:b/>
              <w:lang w:val="en-US"/>
            </w:rPr>
            <w:t>Rance, S. (2011):</w:t>
          </w:r>
          <w:bookmarkEnd w:id="80"/>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1" w:name="_CTVL001be9aedc79e034f92b1593856b45a8945"/>
          <w:r w:rsidRPr="00BE7F09">
            <w:rPr>
              <w:b/>
            </w:rPr>
            <w:t>Wenz, C. (2008):</w:t>
          </w:r>
          <w:bookmarkEnd w:id="81"/>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82" w:name="_CTVL00178835461009a4256a16dafa1d812d100"/>
          <w:r w:rsidRPr="00BE7F09">
            <w:rPr>
              <w:b/>
              <w:lang w:val="en-US"/>
            </w:rPr>
            <w:lastRenderedPageBreak/>
            <w:t>Xu, L. D./Chaudhry, S. S./Tjoa, A. M. (2008):</w:t>
          </w:r>
          <w:bookmarkEnd w:id="82"/>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9419A" w:rsidRDefault="0059419A" w:rsidP="00BE7F09">
          <w:pPr>
            <w:pStyle w:val="CitaviBibliographyEntry"/>
          </w:pPr>
          <w:r w:rsidRPr="0059419A">
            <w:rPr>
              <w:b/>
            </w:rPr>
            <w:t>Mühlbacher, D.(2015):</w:t>
          </w:r>
          <w:r w:rsidRPr="0059419A">
            <w:t xml:space="preserve"> Das Q i</w:t>
          </w:r>
          <w:r>
            <w:t>n Agile, https://www.sogeti.de/globalassets/germany/download/veroffentlichungen-von-fachbeitragen/muehlbauer_ots_-agility_15-4.pdf, Abruf: 15.10.2020</w:t>
          </w:r>
        </w:p>
      </w:sdtContent>
    </w:sdt>
    <w:p w14:paraId="4F28F2D4" w14:textId="77777777" w:rsidR="00875C86" w:rsidRPr="0059419A" w:rsidRDefault="00875C86" w:rsidP="00875C86"/>
    <w:sectPr w:rsidR="00875C86" w:rsidRPr="0059419A" w:rsidSect="00981004">
      <w:headerReference w:type="first" r:id="rId6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8FA73" w14:textId="77777777" w:rsidR="00CB1554" w:rsidRDefault="00CB1554" w:rsidP="00702FA8">
      <w:pPr>
        <w:spacing w:before="0" w:line="240" w:lineRule="auto"/>
      </w:pPr>
      <w:r>
        <w:separator/>
      </w:r>
    </w:p>
  </w:endnote>
  <w:endnote w:type="continuationSeparator" w:id="0">
    <w:p w14:paraId="3D5724A4" w14:textId="77777777" w:rsidR="00CB1554" w:rsidRDefault="00CB1554"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2F7CD8" w:rsidRDefault="002F7CD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2F7CD8" w:rsidRDefault="002F7CD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2F7CD8" w:rsidRDefault="002F7CD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0F5B3" w14:textId="77777777" w:rsidR="00CB1554" w:rsidRDefault="00CB1554" w:rsidP="00702FA8">
      <w:pPr>
        <w:spacing w:before="0" w:line="240" w:lineRule="auto"/>
      </w:pPr>
      <w:r>
        <w:separator/>
      </w:r>
    </w:p>
  </w:footnote>
  <w:footnote w:type="continuationSeparator" w:id="0">
    <w:p w14:paraId="7CD7AC11" w14:textId="77777777" w:rsidR="00CB1554" w:rsidRDefault="00CB1554" w:rsidP="00702FA8">
      <w:pPr>
        <w:spacing w:before="0" w:line="240" w:lineRule="auto"/>
      </w:pPr>
      <w:r>
        <w:continuationSeparator/>
      </w:r>
    </w:p>
  </w:footnote>
  <w:footnote w:id="1">
    <w:p w14:paraId="6A3CCB9A" w14:textId="77777777" w:rsidR="002F7CD8" w:rsidRDefault="002F7CD8"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2F7CD8" w:rsidRDefault="002F7CD8"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2F7CD8" w:rsidRDefault="002F7CD8"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2F7CD8" w:rsidRPr="00231E01" w:rsidRDefault="002F7CD8"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2F7CD8" w:rsidRPr="004B0CCD" w:rsidRDefault="002F7CD8"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2F7CD8" w:rsidRPr="004B0CCD" w:rsidRDefault="002F7CD8"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2F7CD8" w:rsidRDefault="002F7CD8"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2F7CD8" w:rsidRDefault="002F7CD8"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2F7CD8" w:rsidRDefault="002F7CD8"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2F7CD8" w:rsidRDefault="002F7CD8"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2F7CD8" w:rsidRDefault="002F7CD8"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2F7CD8" w:rsidRDefault="002F7CD8"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2F7CD8" w:rsidRPr="00F930DB" w:rsidRDefault="002F7CD8"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2F7CD8" w:rsidRDefault="002F7CD8" w:rsidP="0017635B">
      <w:pPr>
        <w:pStyle w:val="Funotentext"/>
      </w:pPr>
    </w:p>
  </w:footnote>
  <w:footnote w:id="14">
    <w:p w14:paraId="649A45BB" w14:textId="77777777" w:rsidR="002F7CD8" w:rsidRDefault="002F7CD8"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1 , Abs. 1</w:t>
      </w:r>
    </w:p>
  </w:footnote>
  <w:footnote w:id="15">
    <w:p w14:paraId="0D7211BF" w14:textId="77777777" w:rsidR="002F7CD8" w:rsidRDefault="002F7CD8"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2F7CD8" w:rsidRDefault="002F7CD8"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2F7CD8" w:rsidRPr="00D871B7" w:rsidRDefault="002F7CD8"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2F7CD8" w:rsidRDefault="002F7CD8"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2F7CD8" w:rsidRDefault="002F7CD8"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2F7CD8" w:rsidRDefault="002F7CD8"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2F7CD8" w:rsidRDefault="002F7CD8"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2F7CD8" w:rsidRDefault="002F7CD8"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2F7CD8" w:rsidRDefault="002F7CD8"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2F7CD8" w:rsidRDefault="002F7CD8"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2F7CD8" w:rsidRDefault="002F7CD8"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2F7CD8" w:rsidRDefault="002F7CD8"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2F7CD8" w:rsidRDefault="002F7CD8"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2F7CD8" w:rsidRDefault="002F7CD8"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2F7CD8" w:rsidRDefault="002F7CD8"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2F7CD8" w:rsidRDefault="002F7CD8"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2F7CD8" w:rsidRPr="00B6223E" w:rsidRDefault="002F7CD8"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2F7CD8" w:rsidRDefault="002F7CD8"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2F7CD8" w:rsidRDefault="002F7CD8"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2F7CD8" w:rsidRDefault="002F7CD8"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2F7CD8" w:rsidRDefault="002F7CD8"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2F7CD8" w:rsidRPr="006C6489" w:rsidRDefault="002F7CD8"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2F7CD8" w:rsidRPr="006C6489" w:rsidRDefault="002F7CD8"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2F7CD8" w:rsidRPr="006C6489" w:rsidRDefault="002F7CD8"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2F7CD8" w:rsidRPr="006C6489" w:rsidRDefault="002F7CD8"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2F7CD8" w:rsidRPr="006C6489" w:rsidRDefault="002F7CD8"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2F7CD8" w:rsidRPr="00AE3DDB" w:rsidRDefault="002F7CD8"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2F7CD8" w:rsidRPr="00DB4021" w:rsidRDefault="002F7CD8"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2F7CD8" w:rsidRPr="00DB4021" w:rsidRDefault="002F7CD8"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2F7CD8" w:rsidRDefault="002F7CD8"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2F7CD8" w:rsidRDefault="002F7CD8"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1C180E0B" w:rsidR="002F7CD8" w:rsidRDefault="002F7CD8">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2F7CD8" w:rsidRPr="00F50D8D" w:rsidRDefault="002F7CD8"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2F7CD8" w:rsidRPr="006D7A4C" w:rsidRDefault="002F7CD8"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2F7CD8" w:rsidRDefault="002F7CD8" w:rsidP="00C646DB">
      <w:pPr>
        <w:pStyle w:val="Funotentext"/>
      </w:pPr>
    </w:p>
  </w:footnote>
  <w:footnote w:id="53">
    <w:p w14:paraId="4F8E1802" w14:textId="77777777" w:rsidR="002F7CD8" w:rsidRDefault="002F7CD8"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2F7CD8" w:rsidRDefault="002F7CD8"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2F7CD8" w:rsidRDefault="002F7CD8"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2F7CD8" w:rsidRDefault="002F7CD8" w:rsidP="003850E0">
      <w:pPr>
        <w:pStyle w:val="Funotentext"/>
      </w:pPr>
    </w:p>
  </w:footnote>
  <w:footnote w:id="56">
    <w:p w14:paraId="68044C31" w14:textId="62582B46" w:rsidR="002F7CD8" w:rsidRDefault="002F7CD8"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2F7CD8" w:rsidRDefault="002F7CD8">
      <w:pPr>
        <w:pStyle w:val="Funotentext"/>
      </w:pPr>
      <w:r>
        <w:rPr>
          <w:rStyle w:val="Funotenzeichen"/>
        </w:rPr>
        <w:footnoteRef/>
      </w:r>
      <w:r>
        <w:t xml:space="preserve"> Wolf 2019, S. 3</w:t>
      </w:r>
    </w:p>
  </w:footnote>
  <w:footnote w:id="58">
    <w:p w14:paraId="3AA497BF" w14:textId="22906783" w:rsidR="002F7CD8" w:rsidRDefault="002F7CD8">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2F7CD8" w:rsidRDefault="002F7CD8" w:rsidP="00702FA8">
        <w:r>
          <w:fldChar w:fldCharType="begin"/>
        </w:r>
        <w:r>
          <w:instrText>PAGE   \* MERGEFORMAT</w:instrText>
        </w:r>
        <w:r>
          <w:fldChar w:fldCharType="separate"/>
        </w:r>
        <w:r>
          <w:rPr>
            <w:noProof/>
          </w:rPr>
          <w:t>6</w:t>
        </w:r>
        <w:r>
          <w:fldChar w:fldCharType="end"/>
        </w:r>
      </w:p>
    </w:sdtContent>
  </w:sdt>
  <w:p w14:paraId="2CBF356F" w14:textId="77777777" w:rsidR="002F7CD8" w:rsidRDefault="002F7C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2F7CD8" w:rsidRPr="00702FA8" w:rsidRDefault="002F7CD8"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2F7CD8" w:rsidRDefault="002F7CD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2F7CD8" w:rsidRDefault="002F7CD8">
    <w:pPr>
      <w:pStyle w:val="Kopfzeile"/>
      <w:jc w:val="right"/>
    </w:pPr>
  </w:p>
  <w:p w14:paraId="0DE02DA6" w14:textId="77777777" w:rsidR="002F7CD8" w:rsidRDefault="002F7CD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2F7CD8" w:rsidRDefault="002F7CD8" w:rsidP="008333EE">
    <w:pPr>
      <w:pStyle w:val="Kopfzeile"/>
      <w:ind w:left="4536" w:firstLine="3960"/>
      <w:jc w:val="center"/>
    </w:pPr>
  </w:p>
  <w:p w14:paraId="4CFF71CF" w14:textId="77777777" w:rsidR="002F7CD8" w:rsidRDefault="002F7CD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83917"/>
    <w:rsid w:val="001A56D5"/>
    <w:rsid w:val="001A6C68"/>
    <w:rsid w:val="001C15DB"/>
    <w:rsid w:val="001C38A6"/>
    <w:rsid w:val="001C5F6E"/>
    <w:rsid w:val="001D3A95"/>
    <w:rsid w:val="001D435A"/>
    <w:rsid w:val="001E4A78"/>
    <w:rsid w:val="001E5408"/>
    <w:rsid w:val="001E7E80"/>
    <w:rsid w:val="001F1B47"/>
    <w:rsid w:val="001F2E03"/>
    <w:rsid w:val="00221D61"/>
    <w:rsid w:val="00227FF6"/>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E1C4C"/>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1554"/>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Computerprogram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glossaryDocument" Target="glossary/document.xml"/><Relationship Id="rId5" Type="http://schemas.openxmlformats.org/officeDocument/2006/relationships/numbering" Target="numbering.xml"/><Relationship Id="rId61" Type="http://schemas.openxmlformats.org/officeDocument/2006/relationships/hyperlink" Target="https://de.wikipedia.org/wiki/Programmierung" TargetMode="Externa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Quelltex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BC822811-352B-41AD-93C2-922258765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15185</Words>
  <Characters>95670</Characters>
  <Application>Microsoft Office Word</Application>
  <DocSecurity>0</DocSecurity>
  <Lines>797</Lines>
  <Paragraphs>221</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1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60</cp:revision>
  <dcterms:created xsi:type="dcterms:W3CDTF">2020-05-20T14:10:00Z</dcterms:created>
  <dcterms:modified xsi:type="dcterms:W3CDTF">2020-10-2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